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58CC131" w14:textId="757BA2D2" w:rsidR="00DD1206" w:rsidRPr="00465057" w:rsidRDefault="00DD1206" w:rsidP="000A0707">
      <w:pPr>
        <w:rPr>
          <w:rFonts w:ascii="Times New Roman" w:hAnsi="Times New Roman" w:cs="Times New Roman"/>
        </w:rPr>
      </w:pPr>
    </w:p>
    <w:p w14:paraId="0E910DE7" w14:textId="6DCF1DA6" w:rsidR="00DD129C" w:rsidRDefault="004842B3" w:rsidP="00DD129C">
      <w:pPr>
        <w:jc w:val="center"/>
        <w:rPr>
          <w:rFonts w:ascii="Times New Roman" w:hAnsi="Times New Roman" w:cs="Times New Roman"/>
          <w:b/>
          <w:u w:val="single"/>
        </w:rPr>
      </w:pPr>
      <w:r w:rsidRPr="00465057">
        <w:rPr>
          <w:rFonts w:ascii="Times New Roman" w:hAnsi="Times New Roman" w:cs="Times New Roman"/>
          <w:b/>
          <w:u w:val="single"/>
        </w:rPr>
        <w:t>Systems analysis of water-energy nexus</w:t>
      </w:r>
    </w:p>
    <w:p w14:paraId="3DB15521" w14:textId="77777777" w:rsidR="00DD129C" w:rsidRDefault="00DD129C" w:rsidP="00DD129C">
      <w:pPr>
        <w:jc w:val="center"/>
        <w:rPr>
          <w:rFonts w:ascii="Times New Roman" w:hAnsi="Times New Roman" w:cs="Times New Roman"/>
          <w:b/>
          <w:u w:val="single"/>
        </w:rPr>
      </w:pPr>
    </w:p>
    <w:p w14:paraId="571B9526" w14:textId="597134AD" w:rsidR="00DD129C" w:rsidRPr="00DD129C" w:rsidRDefault="00DD129C" w:rsidP="00DD129C">
      <w:pPr>
        <w:pStyle w:val="ListParagraph"/>
        <w:numPr>
          <w:ilvl w:val="0"/>
          <w:numId w:val="1"/>
        </w:numPr>
        <w:rPr>
          <w:rFonts w:ascii="Times New Roman" w:hAnsi="Times New Roman" w:cs="Times New Roman"/>
          <w:b/>
          <w:u w:val="single"/>
        </w:rPr>
      </w:pPr>
      <w:r>
        <w:rPr>
          <w:rFonts w:ascii="Times New Roman" w:hAnsi="Times New Roman" w:cs="Times New Roman"/>
        </w:rPr>
        <w:t>What is water energy nexus?</w:t>
      </w:r>
      <w:r w:rsidR="001D18D0">
        <w:rPr>
          <w:rFonts w:ascii="Times New Roman" w:hAnsi="Times New Roman" w:cs="Times New Roman"/>
        </w:rPr>
        <w:t xml:space="preserve"> </w:t>
      </w:r>
    </w:p>
    <w:p w14:paraId="225F59BA" w14:textId="06C03CB9" w:rsidR="00DD129C" w:rsidRPr="009E56DD" w:rsidRDefault="009E56DD" w:rsidP="00DD129C">
      <w:pPr>
        <w:rPr>
          <w:rFonts w:ascii="Times New Roman" w:hAnsi="Times New Roman" w:cs="Times New Roman"/>
        </w:rPr>
      </w:pPr>
      <w:r>
        <w:rPr>
          <w:rFonts w:ascii="Times New Roman" w:hAnsi="Times New Roman" w:cs="Times New Roman"/>
        </w:rPr>
        <w:t xml:space="preserve">It’s the concept that any water intensive task </w:t>
      </w:r>
      <w:r w:rsidR="00E2225D">
        <w:rPr>
          <w:rFonts w:ascii="Times New Roman" w:hAnsi="Times New Roman" w:cs="Times New Roman"/>
        </w:rPr>
        <w:t>involves</w:t>
      </w:r>
      <w:r>
        <w:rPr>
          <w:rFonts w:ascii="Times New Roman" w:hAnsi="Times New Roman" w:cs="Times New Roman"/>
        </w:rPr>
        <w:t xml:space="preserve"> an </w:t>
      </w:r>
      <w:r w:rsidR="006579B5">
        <w:rPr>
          <w:rFonts w:ascii="Times New Roman" w:hAnsi="Times New Roman" w:cs="Times New Roman"/>
        </w:rPr>
        <w:t xml:space="preserve">energy component and vice-versa. </w:t>
      </w:r>
      <w:r w:rsidR="006579B5">
        <w:rPr>
          <w:rStyle w:val="FootnoteReference"/>
          <w:rFonts w:ascii="Times New Roman" w:hAnsi="Times New Roman" w:cs="Times New Roman"/>
        </w:rPr>
        <w:footnoteReference w:id="1"/>
      </w:r>
      <w:r w:rsidR="006579B5">
        <w:rPr>
          <w:rFonts w:ascii="Times New Roman" w:hAnsi="Times New Roman" w:cs="Times New Roman"/>
        </w:rPr>
        <w:t xml:space="preserve"> have a detailed article on the issue.</w:t>
      </w:r>
    </w:p>
    <w:p w14:paraId="32DCF475" w14:textId="14BC400B" w:rsidR="00DD129C" w:rsidRPr="006E7E35" w:rsidRDefault="00DD129C" w:rsidP="00DD129C">
      <w:pPr>
        <w:pStyle w:val="ListParagraph"/>
        <w:numPr>
          <w:ilvl w:val="0"/>
          <w:numId w:val="1"/>
        </w:numPr>
        <w:rPr>
          <w:rFonts w:ascii="Times New Roman" w:hAnsi="Times New Roman" w:cs="Times New Roman"/>
          <w:b/>
          <w:u w:val="single"/>
        </w:rPr>
      </w:pPr>
      <w:r>
        <w:rPr>
          <w:rFonts w:ascii="Times New Roman" w:hAnsi="Times New Roman" w:cs="Times New Roman"/>
        </w:rPr>
        <w:t>Why is its systems analysis important?</w:t>
      </w:r>
    </w:p>
    <w:p w14:paraId="0BEC7310" w14:textId="7FE54423" w:rsidR="006E7E35" w:rsidRPr="006E7E35" w:rsidRDefault="006E7E35" w:rsidP="006E7E35">
      <w:pPr>
        <w:rPr>
          <w:rFonts w:ascii="Times New Roman" w:hAnsi="Times New Roman" w:cs="Times New Roman"/>
        </w:rPr>
      </w:pPr>
      <w:r>
        <w:rPr>
          <w:rFonts w:ascii="Times New Roman" w:hAnsi="Times New Roman" w:cs="Times New Roman"/>
        </w:rPr>
        <w:t xml:space="preserve">It’s always better to put numbers against a model.  </w:t>
      </w:r>
    </w:p>
    <w:p w14:paraId="1399EC48" w14:textId="73EB5882" w:rsidR="00DD129C" w:rsidRPr="00DD129C" w:rsidRDefault="00DD129C" w:rsidP="00DD129C">
      <w:pPr>
        <w:pStyle w:val="ListParagraph"/>
        <w:numPr>
          <w:ilvl w:val="0"/>
          <w:numId w:val="1"/>
        </w:numPr>
        <w:rPr>
          <w:rFonts w:ascii="Times New Roman" w:hAnsi="Times New Roman" w:cs="Times New Roman"/>
          <w:b/>
          <w:u w:val="single"/>
        </w:rPr>
      </w:pPr>
      <w:r>
        <w:rPr>
          <w:rFonts w:ascii="Times New Roman" w:hAnsi="Times New Roman" w:cs="Times New Roman"/>
        </w:rPr>
        <w:t>List papers that do the same</w:t>
      </w:r>
    </w:p>
    <w:p w14:paraId="16346AA1" w14:textId="77777777" w:rsidR="00DD129C" w:rsidRDefault="00DD129C" w:rsidP="00DD129C">
      <w:pPr>
        <w:rPr>
          <w:rFonts w:ascii="Times New Roman" w:hAnsi="Times New Roman" w:cs="Times New Roman"/>
          <w:b/>
          <w:u w:val="single"/>
        </w:rPr>
      </w:pPr>
    </w:p>
    <w:p w14:paraId="70201E84" w14:textId="3A34E1D1" w:rsidR="00DD129C" w:rsidRPr="00840AFB" w:rsidRDefault="00DD129C" w:rsidP="00DD129C">
      <w:pPr>
        <w:rPr>
          <w:rFonts w:ascii="Times New Roman" w:hAnsi="Times New Roman" w:cs="Times New Roman"/>
          <w:b/>
        </w:rPr>
      </w:pPr>
      <w:r w:rsidRPr="00840AFB">
        <w:rPr>
          <w:rFonts w:ascii="Times New Roman" w:hAnsi="Times New Roman" w:cs="Times New Roman"/>
          <w:b/>
        </w:rPr>
        <w:t>Bibliography</w:t>
      </w:r>
    </w:p>
    <w:p w14:paraId="395F6681" w14:textId="77777777" w:rsidR="007E2B1A" w:rsidRDefault="007E2B1A" w:rsidP="00DD129C">
      <w:pPr>
        <w:rPr>
          <w:rFonts w:ascii="Times New Roman" w:hAnsi="Times New Roman" w:cs="Times New Roman"/>
        </w:rPr>
      </w:pPr>
    </w:p>
    <w:p w14:paraId="748E4364" w14:textId="77777777" w:rsidR="006579B5" w:rsidRPr="006579B5" w:rsidRDefault="006579B5" w:rsidP="00D930C5">
      <w:pPr>
        <w:pStyle w:val="Bibliography"/>
        <w:ind w:left="0" w:firstLine="0"/>
        <w:rPr>
          <w:rFonts w:ascii="Times New Roman" w:hAnsi="Times New Roman" w:cs="Times New Roman"/>
        </w:rPr>
      </w:pPr>
      <w:r>
        <w:fldChar w:fldCharType="begin"/>
      </w:r>
      <w:r>
        <w:instrText xml:space="preserve"> ADDIN ZOTERO_BIBL {"custom":[]} CSL_BIBLIOGRAPHY </w:instrText>
      </w:r>
      <w:r>
        <w:fldChar w:fldCharType="separate"/>
      </w:r>
      <w:r w:rsidRPr="006579B5">
        <w:rPr>
          <w:rFonts w:ascii="Times New Roman" w:hAnsi="Times New Roman" w:cs="Times New Roman"/>
        </w:rPr>
        <w:t xml:space="preserve">Bazilian, Morgan, Holger Rogner, Mark Howells, Sebastian Hermann, Douglas Arent, Dolf Gielen, Pasquale Steduto, et al. “Considering the Energy, Water and Food Nexus: Towards an Integrated Modelling Approach.” </w:t>
      </w:r>
      <w:r w:rsidRPr="006579B5">
        <w:rPr>
          <w:rFonts w:ascii="Times New Roman" w:hAnsi="Times New Roman" w:cs="Times New Roman"/>
          <w:i/>
          <w:iCs/>
        </w:rPr>
        <w:t>Energy Policy</w:t>
      </w:r>
      <w:r w:rsidRPr="006579B5">
        <w:rPr>
          <w:rFonts w:ascii="Times New Roman" w:hAnsi="Times New Roman" w:cs="Times New Roman"/>
        </w:rPr>
        <w:t>, Clean Cooking Fuels and Technologies in Developing Economies, 39, no. 12 (December 2011): 7896–7906. doi:10.1016/j.enpol.2011.09.039.</w:t>
      </w:r>
    </w:p>
    <w:p w14:paraId="19C7D5BC" w14:textId="2E695F05" w:rsidR="00DD129C" w:rsidRDefault="006579B5" w:rsidP="00DD129C">
      <w:pPr>
        <w:rPr>
          <w:rFonts w:ascii="Times New Roman" w:hAnsi="Times New Roman" w:cs="Times New Roman"/>
        </w:rPr>
      </w:pPr>
      <w:r>
        <w:rPr>
          <w:rFonts w:ascii="Times New Roman" w:hAnsi="Times New Roman" w:cs="Times New Roman"/>
        </w:rPr>
        <w:fldChar w:fldCharType="end"/>
      </w:r>
    </w:p>
    <w:p w14:paraId="73E5CE28" w14:textId="77777777" w:rsidR="0024208D" w:rsidRDefault="0024208D" w:rsidP="00356259">
      <w:pPr>
        <w:jc w:val="center"/>
        <w:rPr>
          <w:rFonts w:ascii="Times New Roman" w:hAnsi="Times New Roman" w:cs="Times New Roman"/>
          <w:b/>
          <w:u w:val="single"/>
        </w:rPr>
      </w:pPr>
    </w:p>
    <w:p w14:paraId="74EAB5A0" w14:textId="77777777" w:rsidR="00356259" w:rsidRDefault="00356259" w:rsidP="00356259">
      <w:pPr>
        <w:jc w:val="center"/>
        <w:rPr>
          <w:rFonts w:ascii="Times New Roman" w:hAnsi="Times New Roman" w:cs="Times New Roman"/>
          <w:b/>
          <w:u w:val="single"/>
        </w:rPr>
      </w:pPr>
      <w:r>
        <w:rPr>
          <w:rFonts w:ascii="Times New Roman" w:hAnsi="Times New Roman" w:cs="Times New Roman"/>
          <w:b/>
          <w:u w:val="single"/>
        </w:rPr>
        <w:t>Modeling user behavior with regard to water consumption in households</w:t>
      </w:r>
    </w:p>
    <w:p w14:paraId="7E2CC356" w14:textId="77777777" w:rsidR="00356259" w:rsidRDefault="00356259" w:rsidP="00356259">
      <w:pPr>
        <w:jc w:val="center"/>
        <w:rPr>
          <w:rFonts w:ascii="Times New Roman" w:hAnsi="Times New Roman" w:cs="Times New Roman"/>
          <w:b/>
          <w:u w:val="single"/>
        </w:rPr>
      </w:pPr>
    </w:p>
    <w:p w14:paraId="6DB9331C" w14:textId="4ACB9887" w:rsidR="00356259" w:rsidRDefault="00356259" w:rsidP="00356259">
      <w:pPr>
        <w:pStyle w:val="ListParagraph"/>
        <w:numPr>
          <w:ilvl w:val="0"/>
          <w:numId w:val="1"/>
        </w:numPr>
        <w:rPr>
          <w:rFonts w:ascii="Times New Roman" w:hAnsi="Times New Roman" w:cs="Times New Roman"/>
        </w:rPr>
      </w:pPr>
      <w:r>
        <w:rPr>
          <w:rFonts w:ascii="Times New Roman" w:hAnsi="Times New Roman" w:cs="Times New Roman"/>
        </w:rPr>
        <w:t>Why is modeling human behavior with regard to water consumption important?</w:t>
      </w:r>
    </w:p>
    <w:p w14:paraId="3E407B6B" w14:textId="04D080BC" w:rsidR="00356259" w:rsidRDefault="00356259" w:rsidP="00356259">
      <w:pPr>
        <w:pStyle w:val="ListParagraph"/>
        <w:numPr>
          <w:ilvl w:val="0"/>
          <w:numId w:val="1"/>
        </w:numPr>
        <w:rPr>
          <w:rFonts w:ascii="Times New Roman" w:hAnsi="Times New Roman" w:cs="Times New Roman"/>
        </w:rPr>
      </w:pPr>
      <w:r>
        <w:rPr>
          <w:rFonts w:ascii="Times New Roman" w:hAnsi="Times New Roman" w:cs="Times New Roman"/>
        </w:rPr>
        <w:t>What are the existing behavior models in place?</w:t>
      </w:r>
    </w:p>
    <w:p w14:paraId="16E14AFC" w14:textId="55D783B2" w:rsidR="00356259" w:rsidRDefault="00356259" w:rsidP="00356259">
      <w:pPr>
        <w:pStyle w:val="ListParagraph"/>
        <w:numPr>
          <w:ilvl w:val="0"/>
          <w:numId w:val="1"/>
        </w:numPr>
        <w:rPr>
          <w:rFonts w:ascii="Times New Roman" w:hAnsi="Times New Roman" w:cs="Times New Roman"/>
        </w:rPr>
      </w:pPr>
      <w:r>
        <w:rPr>
          <w:rFonts w:ascii="Times New Roman" w:hAnsi="Times New Roman" w:cs="Times New Roman"/>
        </w:rPr>
        <w:t xml:space="preserve">What do those models take in as </w:t>
      </w:r>
      <w:r w:rsidR="0026194D">
        <w:rPr>
          <w:rFonts w:ascii="Times New Roman" w:hAnsi="Times New Roman" w:cs="Times New Roman"/>
        </w:rPr>
        <w:t xml:space="preserve">factors, </w:t>
      </w:r>
      <w:r>
        <w:rPr>
          <w:rFonts w:ascii="Times New Roman" w:hAnsi="Times New Roman" w:cs="Times New Roman"/>
        </w:rPr>
        <w:t>variables, data, others?</w:t>
      </w:r>
    </w:p>
    <w:p w14:paraId="213CED1C" w14:textId="39612144" w:rsidR="00F955F3" w:rsidRDefault="00F955F3" w:rsidP="00356259">
      <w:pPr>
        <w:pStyle w:val="ListParagraph"/>
        <w:numPr>
          <w:ilvl w:val="0"/>
          <w:numId w:val="1"/>
        </w:numPr>
        <w:rPr>
          <w:rFonts w:ascii="Times New Roman" w:hAnsi="Times New Roman" w:cs="Times New Roman"/>
        </w:rPr>
      </w:pPr>
      <w:r>
        <w:rPr>
          <w:rFonts w:ascii="Times New Roman" w:hAnsi="Times New Roman" w:cs="Times New Roman"/>
        </w:rPr>
        <w:t>What do these models lack, better at?</w:t>
      </w:r>
    </w:p>
    <w:p w14:paraId="1117E8C0" w14:textId="5D48CD36" w:rsidR="00AC496D" w:rsidRDefault="00AC496D" w:rsidP="00356259">
      <w:pPr>
        <w:pStyle w:val="ListParagraph"/>
        <w:numPr>
          <w:ilvl w:val="0"/>
          <w:numId w:val="1"/>
        </w:numPr>
        <w:rPr>
          <w:rFonts w:ascii="Times New Roman" w:hAnsi="Times New Roman" w:cs="Times New Roman"/>
        </w:rPr>
      </w:pPr>
      <w:r>
        <w:rPr>
          <w:rFonts w:ascii="Times New Roman" w:hAnsi="Times New Roman" w:cs="Times New Roman"/>
        </w:rPr>
        <w:t>Given these models, can we better predict household water demand?</w:t>
      </w:r>
    </w:p>
    <w:p w14:paraId="6AC1F1A1" w14:textId="285AE527" w:rsidR="00840AFB" w:rsidRPr="00356259" w:rsidRDefault="00840AFB" w:rsidP="00356259">
      <w:pPr>
        <w:pStyle w:val="ListParagraph"/>
        <w:numPr>
          <w:ilvl w:val="0"/>
          <w:numId w:val="1"/>
        </w:numPr>
        <w:rPr>
          <w:rFonts w:ascii="Times New Roman" w:hAnsi="Times New Roman" w:cs="Times New Roman"/>
        </w:rPr>
      </w:pPr>
      <w:r>
        <w:rPr>
          <w:rFonts w:ascii="Times New Roman" w:hAnsi="Times New Roman" w:cs="Times New Roman"/>
        </w:rPr>
        <w:t>If these models give a realistic estimate, can w</w:t>
      </w:r>
      <w:r w:rsidR="00F34628">
        <w:rPr>
          <w:rFonts w:ascii="Times New Roman" w:hAnsi="Times New Roman" w:cs="Times New Roman"/>
        </w:rPr>
        <w:t>e use the same models to create a feedback loop to the end user to nudge his/ her behavior?</w:t>
      </w:r>
      <w:bookmarkStart w:id="0" w:name="_GoBack"/>
      <w:bookmarkEnd w:id="0"/>
    </w:p>
    <w:p w14:paraId="66FEC61C" w14:textId="77777777" w:rsidR="006579B5" w:rsidRDefault="006579B5" w:rsidP="00DD129C">
      <w:pPr>
        <w:rPr>
          <w:rFonts w:ascii="Times New Roman" w:hAnsi="Times New Roman" w:cs="Times New Roman"/>
        </w:rPr>
      </w:pPr>
    </w:p>
    <w:p w14:paraId="2964D566" w14:textId="596522E9" w:rsidR="005414AF" w:rsidRPr="00840AFB" w:rsidRDefault="001F27B9" w:rsidP="00DD129C">
      <w:pPr>
        <w:rPr>
          <w:rFonts w:ascii="Times New Roman" w:hAnsi="Times New Roman" w:cs="Times New Roman"/>
          <w:b/>
        </w:rPr>
      </w:pPr>
      <w:r w:rsidRPr="00840AFB">
        <w:rPr>
          <w:rFonts w:ascii="Times New Roman" w:hAnsi="Times New Roman" w:cs="Times New Roman"/>
          <w:b/>
        </w:rPr>
        <w:t>Bibliography</w:t>
      </w:r>
    </w:p>
    <w:p w14:paraId="2DC428FC" w14:textId="77777777" w:rsidR="001F27B9" w:rsidRPr="00DD129C" w:rsidRDefault="001F27B9" w:rsidP="00DD129C">
      <w:pPr>
        <w:rPr>
          <w:rFonts w:ascii="Times New Roman" w:hAnsi="Times New Roman" w:cs="Times New Roman"/>
        </w:rPr>
      </w:pPr>
    </w:p>
    <w:sectPr w:rsidR="001F27B9" w:rsidRPr="00DD129C" w:rsidSect="006E7E35">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F1A940" w14:textId="77777777" w:rsidR="0034303E" w:rsidRDefault="0034303E" w:rsidP="000A0707">
      <w:r>
        <w:separator/>
      </w:r>
    </w:p>
  </w:endnote>
  <w:endnote w:type="continuationSeparator" w:id="0">
    <w:p w14:paraId="10D332C5" w14:textId="77777777" w:rsidR="0034303E" w:rsidRDefault="0034303E" w:rsidP="000A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04E6E0" w14:textId="77777777" w:rsidR="0034303E" w:rsidRDefault="0034303E" w:rsidP="000A0707">
      <w:r>
        <w:separator/>
      </w:r>
    </w:p>
  </w:footnote>
  <w:footnote w:type="continuationSeparator" w:id="0">
    <w:p w14:paraId="0C713701" w14:textId="77777777" w:rsidR="0034303E" w:rsidRDefault="0034303E" w:rsidP="000A0707">
      <w:r>
        <w:continuationSeparator/>
      </w:r>
    </w:p>
  </w:footnote>
  <w:footnote w:id="1">
    <w:p w14:paraId="42B08084" w14:textId="35A24CCF" w:rsidR="006579B5" w:rsidRDefault="006579B5">
      <w:pPr>
        <w:pStyle w:val="FootnoteText"/>
      </w:pPr>
      <w:r>
        <w:rPr>
          <w:rStyle w:val="FootnoteReference"/>
        </w:rPr>
        <w:footnoteRef/>
      </w:r>
      <w:r>
        <w:t xml:space="preserve"> </w:t>
      </w:r>
      <w:r>
        <w:fldChar w:fldCharType="begin"/>
      </w:r>
      <w:r>
        <w:instrText xml:space="preserve"> ADDIN ZOTERO_ITEM CSL_CITATION {"citationID":"KyonFvjT","properties":{"formattedCitation":"{\\rtf Bazilian et al., \\uc0\\u8220{}Considering the Energy, Water and Food Nexus.\\uc0\\u8221{}}","plainCitation":"Bazilian et al., “Considering the Energy, Water and Food Nexus.”"},"citationItems":[{"id":5,"uris":["http://zotero.org/users/local/HPXtbLF3/items/W8Q28M6R"],"uri":["http://zotero.org/users/local/HPXtbLF3/items/W8Q28M6R"],"itemData":{"id":5,"type":"article-journal","title":"Considering the energy, water and food nexus: Towards an integrated modelling approach","container-title":"Energy Policy","collection-title":"Clean Cooking Fuels and Technologies in Developing Economies","page":"7896-7906","volume":"39","issue":"12","source":"ScienceDirect","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DOI":"10.1016/j.enpol.2011.09.039","ISSN":"0301-4215","shortTitle":"Considering the energy, water and food nexus","journalAbbreviation":"Energy Policy","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schema":"https://github.com/citation-style-language/schema/raw/master/csl-citation.json"} </w:instrText>
      </w:r>
      <w:r>
        <w:fldChar w:fldCharType="separate"/>
      </w:r>
      <w:r w:rsidRPr="006579B5">
        <w:rPr>
          <w:rFonts w:ascii="Calibri" w:eastAsia="Times New Roman" w:cs="Times New Roman"/>
        </w:rPr>
        <w:t>Bazilian et al., “Considering the Energy, Water and Food Nexus.”</w:t>
      </w:r>
      <w:r>
        <w:fldChar w:fldCharType="end"/>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0FB297" w14:textId="7CC83FB6" w:rsidR="000A0707" w:rsidRDefault="00841B17" w:rsidP="00841B17">
    <w:pPr>
      <w:pStyle w:val="Header"/>
      <w:rPr>
        <w:rFonts w:ascii="Times New Roman" w:hAnsi="Times New Roman" w:cs="Times New Roman"/>
      </w:rPr>
    </w:pPr>
    <w:r>
      <w:rPr>
        <w:rFonts w:ascii="Times New Roman" w:hAnsi="Times New Roman" w:cs="Times New Roman"/>
      </w:rPr>
      <w:tab/>
      <w:t>CEE 6410 Assignment #1</w:t>
    </w:r>
  </w:p>
  <w:p w14:paraId="3DDDB07B" w14:textId="452591BD" w:rsidR="00841B17" w:rsidRDefault="00841B17" w:rsidP="00841B17">
    <w:pPr>
      <w:pStyle w:val="Header"/>
      <w:rPr>
        <w:rFonts w:ascii="Times New Roman" w:hAnsi="Times New Roman" w:cs="Times New Roman"/>
      </w:rPr>
    </w:pPr>
    <w:r>
      <w:rPr>
        <w:rFonts w:ascii="Times New Roman" w:hAnsi="Times New Roman" w:cs="Times New Roman"/>
      </w:rPr>
      <w:tab/>
      <w:t>Karun Joseph</w:t>
    </w:r>
  </w:p>
  <w:p w14:paraId="294131F0" w14:textId="4D54D96C" w:rsidR="00841B17" w:rsidRPr="00465057" w:rsidRDefault="00841B17" w:rsidP="00841B17">
    <w:pPr>
      <w:pStyle w:val="Header"/>
      <w:rPr>
        <w:rFonts w:ascii="Times New Roman" w:hAnsi="Times New Roman" w:cs="Times New Roman"/>
      </w:rPr>
    </w:pPr>
    <w:r>
      <w:rPr>
        <w:rFonts w:ascii="Times New Roman" w:hAnsi="Times New Roman" w:cs="Times New Roman"/>
      </w:rPr>
      <w:tab/>
      <w:t>A0224028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945166B"/>
    <w:multiLevelType w:val="hybridMultilevel"/>
    <w:tmpl w:val="D68A2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9"/>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44E9"/>
    <w:rsid w:val="00031998"/>
    <w:rsid w:val="000721CF"/>
    <w:rsid w:val="000A0707"/>
    <w:rsid w:val="001721B9"/>
    <w:rsid w:val="001D18D0"/>
    <w:rsid w:val="001F27B9"/>
    <w:rsid w:val="0024208D"/>
    <w:rsid w:val="0026194D"/>
    <w:rsid w:val="0034303E"/>
    <w:rsid w:val="00356259"/>
    <w:rsid w:val="003859BC"/>
    <w:rsid w:val="0042208C"/>
    <w:rsid w:val="00465057"/>
    <w:rsid w:val="004842B3"/>
    <w:rsid w:val="00497E82"/>
    <w:rsid w:val="005414AF"/>
    <w:rsid w:val="006579B5"/>
    <w:rsid w:val="006E7E35"/>
    <w:rsid w:val="007E2B1A"/>
    <w:rsid w:val="00840AFB"/>
    <w:rsid w:val="00841B17"/>
    <w:rsid w:val="00977153"/>
    <w:rsid w:val="009A44E9"/>
    <w:rsid w:val="009B353F"/>
    <w:rsid w:val="009E56DD"/>
    <w:rsid w:val="00AC496D"/>
    <w:rsid w:val="00B533AE"/>
    <w:rsid w:val="00C32D35"/>
    <w:rsid w:val="00CB398B"/>
    <w:rsid w:val="00D930C5"/>
    <w:rsid w:val="00DD1206"/>
    <w:rsid w:val="00DD129C"/>
    <w:rsid w:val="00E2225D"/>
    <w:rsid w:val="00E5102D"/>
    <w:rsid w:val="00F34628"/>
    <w:rsid w:val="00F40428"/>
    <w:rsid w:val="00F955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AA1E0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A0707"/>
    <w:pPr>
      <w:tabs>
        <w:tab w:val="center" w:pos="4680"/>
        <w:tab w:val="right" w:pos="9360"/>
      </w:tabs>
    </w:pPr>
  </w:style>
  <w:style w:type="character" w:customStyle="1" w:styleId="HeaderChar">
    <w:name w:val="Header Char"/>
    <w:basedOn w:val="DefaultParagraphFont"/>
    <w:link w:val="Header"/>
    <w:uiPriority w:val="99"/>
    <w:rsid w:val="000A0707"/>
  </w:style>
  <w:style w:type="paragraph" w:styleId="Footer">
    <w:name w:val="footer"/>
    <w:basedOn w:val="Normal"/>
    <w:link w:val="FooterChar"/>
    <w:uiPriority w:val="99"/>
    <w:unhideWhenUsed/>
    <w:rsid w:val="000A0707"/>
    <w:pPr>
      <w:tabs>
        <w:tab w:val="center" w:pos="4680"/>
        <w:tab w:val="right" w:pos="9360"/>
      </w:tabs>
    </w:pPr>
  </w:style>
  <w:style w:type="character" w:customStyle="1" w:styleId="FooterChar">
    <w:name w:val="Footer Char"/>
    <w:basedOn w:val="DefaultParagraphFont"/>
    <w:link w:val="Footer"/>
    <w:uiPriority w:val="99"/>
    <w:rsid w:val="000A0707"/>
  </w:style>
  <w:style w:type="paragraph" w:styleId="ListParagraph">
    <w:name w:val="List Paragraph"/>
    <w:basedOn w:val="Normal"/>
    <w:uiPriority w:val="34"/>
    <w:qFormat/>
    <w:rsid w:val="00DD129C"/>
    <w:pPr>
      <w:ind w:left="720"/>
      <w:contextualSpacing/>
    </w:pPr>
  </w:style>
  <w:style w:type="paragraph" w:styleId="FootnoteText">
    <w:name w:val="footnote text"/>
    <w:basedOn w:val="Normal"/>
    <w:link w:val="FootnoteTextChar"/>
    <w:uiPriority w:val="99"/>
    <w:unhideWhenUsed/>
    <w:rsid w:val="006579B5"/>
  </w:style>
  <w:style w:type="character" w:customStyle="1" w:styleId="FootnoteTextChar">
    <w:name w:val="Footnote Text Char"/>
    <w:basedOn w:val="DefaultParagraphFont"/>
    <w:link w:val="FootnoteText"/>
    <w:uiPriority w:val="99"/>
    <w:rsid w:val="006579B5"/>
  </w:style>
  <w:style w:type="character" w:styleId="FootnoteReference">
    <w:name w:val="footnote reference"/>
    <w:basedOn w:val="DefaultParagraphFont"/>
    <w:uiPriority w:val="99"/>
    <w:unhideWhenUsed/>
    <w:rsid w:val="006579B5"/>
    <w:rPr>
      <w:vertAlign w:val="superscript"/>
    </w:rPr>
  </w:style>
  <w:style w:type="paragraph" w:styleId="Bibliography">
    <w:name w:val="Bibliography"/>
    <w:basedOn w:val="Normal"/>
    <w:next w:val="Normal"/>
    <w:uiPriority w:val="37"/>
    <w:unhideWhenUsed/>
    <w:rsid w:val="006579B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TotalTime>
  <Pages>1</Pages>
  <Words>189</Words>
  <Characters>1081</Characters>
  <Application>Microsoft Macintosh Word</Application>
  <DocSecurity>0</DocSecurity>
  <Lines>9</Lines>
  <Paragraphs>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6</cp:revision>
  <dcterms:created xsi:type="dcterms:W3CDTF">2016-09-03T17:00:00Z</dcterms:created>
  <dcterms:modified xsi:type="dcterms:W3CDTF">2016-09-04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bYbzyFYe"/&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